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3190AE0F" w14:textId="22BB13AE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6C471B7" w14:textId="094B2445" w:rsidR="001916BD" w:rsidRDefault="001916BD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ABRIAL DIAS DADALTO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1BCCBF6B" w14:textId="77777777" w:rsidR="001916BD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</w:p>
    <w:p w14:paraId="379E1AFB" w14:textId="18D81AA1" w:rsidR="0049447C" w:rsidRDefault="00693AA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3DF1E919" w:rsidR="0049447C" w:rsidRDefault="00233C9C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NOME DO PROJETO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4E54034C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93AAC">
        <w:rPr>
          <w:rFonts w:ascii="Arial" w:hAnsi="Arial" w:cs="Arial"/>
          <w:sz w:val="24"/>
          <w:szCs w:val="24"/>
        </w:rPr>
        <w:t>6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6364368" w14:textId="578C1546" w:rsidR="00B73B19" w:rsidRDefault="00FA18E0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ra alcançar uma vaga determinada.</w:t>
      </w:r>
    </w:p>
    <w:p w14:paraId="3418FC04" w14:textId="77777777" w:rsidR="00A72702" w:rsidRPr="00A72702" w:rsidRDefault="00A72702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1525B58C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ste projeto permitirá implementar um aplicativo Android para auxiliar em vagas de estacionamento. Esse aplicativo permitirá localizar a posição atual do indivíduo, determinar se uma vaga está ocupada ou não, reservar e indicar o caminho para a vaga de estacionamento, armazenar a posição na qual o veículo foi estacionado. 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53F508F2" w:rsidR="00E56ADD" w:rsidRP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m primeira instância, a ideia só será estendida para estacionamentos privados. Todavia, é desejável que se possa expandir, no futuro, para vagas públicas. 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7F8D1EDA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RJ. O serviço mostra em um mapa da região em que o usuário deseja estacionar o seu carro. Uma linha contendo faixas de cores indica a facilidade de se encontrar uma vaga na região.</w:t>
      </w:r>
    </w:p>
    <w:p w14:paraId="63E59AE9" w14:textId="507AFA6F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</w:t>
      </w:r>
      <w:r>
        <w:rPr>
          <w:rFonts w:cs="Arial"/>
        </w:rPr>
        <w:lastRenderedPageBreak/>
        <w:t>mesmo no asfalto, para detectar os espaços e vagas disponíveis. Informações como vagas, tipo de vaga e preço por hora são informadas pelo para o usuário.</w:t>
      </w:r>
    </w:p>
    <w:p w14:paraId="18E65642" w14:textId="4020A07F" w:rsidR="00120C3C" w:rsidRP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Prossiga, empresa de software e automação para estacionamentos, possui um software gerenciador de garagens que faz uso de diversos tipos de sensores instalados sob as vagas. O sistema é capaz de informar vagas livre e ocupadas, bem como controlar a maneira com que os veículos ocupam as vagas. Ele é capaz também de sugerir maneiras de economizar energia desligando a iluminação em locais não utilizados da garagem. O ponto negativo desta tecnologia é que ela está disponível apenas para o responsável do prédio.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3BD8D872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7EAD614" w14:textId="77777777" w:rsidR="00C86388" w:rsidRPr="00CE291A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ever as funcionalidades necessárias/existentes na sua solução do problema.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77777777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PLANEJAMENTO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4780C21" w14:textId="77777777" w:rsidR="00C86388" w:rsidRDefault="001A10EB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ronograma de execução da atividades para alcançar o objetivo proposto e resolver o problema.</w:t>
      </w:r>
    </w:p>
    <w:p w14:paraId="4AF61A95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5E66A716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500CC998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194F42">
        <w:rPr>
          <w:rFonts w:cs="Arial"/>
          <w:b/>
        </w:rPr>
        <w:lastRenderedPageBreak/>
        <w:t>8 Bibliografia</w:t>
      </w:r>
      <w:bookmarkStart w:id="0" w:name="_GoBack"/>
      <w:bookmarkEnd w:id="0"/>
    </w:p>
    <w:p w14:paraId="53E8C635" w14:textId="15D9B654" w:rsid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194F42">
        <w:rPr>
          <w:rFonts w:cs="Arial"/>
          <w:b/>
        </w:rPr>
        <w:t xml:space="preserve"> </w:t>
      </w: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1FC49D10" w14:textId="4824E62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2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>
        <w:rPr>
          <w:rFonts w:ascii="Arial" w:hAnsi="Arial" w:cs="Arial"/>
          <w:noProof/>
          <w:sz w:val="24"/>
          <w:szCs w:val="24"/>
        </w:rPr>
        <w:t>G1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Google Maps ganha recurso para mostrar onde é fácil estacionar no Brasil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>Globo, Agosto de 2017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g1.globo.com/tecnologia/noticia/google-maps-ganha-recurso-para-mostrar-onde-e-facil-estacionar-no-brasil.g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03B63A3B" w14:textId="5AEEE4A3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3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>
        <w:rPr>
          <w:rFonts w:ascii="Arial" w:hAnsi="Arial" w:cs="Arial"/>
          <w:noProof/>
          <w:sz w:val="24"/>
          <w:szCs w:val="24"/>
        </w:rPr>
        <w:t>CONTROLE INTELIGENTE DE VAGAS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, </w:t>
      </w:r>
      <w:r>
        <w:rPr>
          <w:rFonts w:ascii="Arial" w:hAnsi="Arial" w:cs="Arial"/>
          <w:iCs/>
          <w:noProof/>
          <w:sz w:val="24"/>
          <w:szCs w:val="24"/>
        </w:rPr>
        <w:t>S/D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t xml:space="preserve"> </w:t>
      </w:r>
      <w:r w:rsidRPr="00F82FE6">
        <w:rPr>
          <w:rFonts w:ascii="Arial" w:hAnsi="Arial" w:cs="Arial"/>
          <w:noProof/>
          <w:sz w:val="24"/>
          <w:szCs w:val="24"/>
        </w:rPr>
        <w:t xml:space="preserve">http://www.prosiga.com.br/controle-inteligente/ 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1DB6EDE4" w14:textId="62FCC335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4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REDAÇÃO AB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Bosch cria sistema que acha vagas de estacionamento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>AUTOMOTIVE BUSINESS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, </w:t>
      </w:r>
      <w:r>
        <w:rPr>
          <w:rFonts w:ascii="Arial" w:hAnsi="Arial" w:cs="Arial"/>
          <w:iCs/>
          <w:noProof/>
          <w:sz w:val="24"/>
          <w:szCs w:val="24"/>
        </w:rPr>
        <w:t>Outubro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 de </w:t>
      </w:r>
      <w:r>
        <w:rPr>
          <w:rFonts w:ascii="Arial" w:hAnsi="Arial" w:cs="Arial"/>
          <w:iCs/>
          <w:noProof/>
          <w:sz w:val="24"/>
          <w:szCs w:val="24"/>
        </w:rPr>
        <w:t>2015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www.automotivebusiness.com.br/noticia/22924/bosch-cria-sistema-que-acha-vagas-de-estacionamento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6E7A28AF" w14:textId="77777777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</w:p>
    <w:p w14:paraId="54CA3DDC" w14:textId="77777777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</w:p>
    <w:p w14:paraId="2DF0222A" w14:textId="6DB412F6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>
        <w:rPr>
          <w:rFonts w:cs="Arial"/>
          <w:b/>
        </w:rPr>
        <w:fldChar w:fldCharType="end"/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670C47" w14:textId="77777777" w:rsidR="00D648A3" w:rsidRDefault="00D648A3" w:rsidP="006A27E6">
      <w:pPr>
        <w:spacing w:after="0" w:line="240" w:lineRule="auto"/>
      </w:pPr>
      <w:r>
        <w:separator/>
      </w:r>
    </w:p>
  </w:endnote>
  <w:endnote w:type="continuationSeparator" w:id="0">
    <w:p w14:paraId="087E9359" w14:textId="77777777" w:rsidR="00D648A3" w:rsidRDefault="00D648A3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A6E4A4" w14:textId="77777777" w:rsidR="00D648A3" w:rsidRDefault="00D648A3" w:rsidP="006A27E6">
      <w:pPr>
        <w:spacing w:after="0" w:line="240" w:lineRule="auto"/>
      </w:pPr>
      <w:r>
        <w:separator/>
      </w:r>
    </w:p>
  </w:footnote>
  <w:footnote w:type="continuationSeparator" w:id="0">
    <w:p w14:paraId="76C4038D" w14:textId="77777777" w:rsidR="00D648A3" w:rsidRDefault="00D648A3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4896"/>
    <w:rsid w:val="00034C38"/>
    <w:rsid w:val="00075716"/>
    <w:rsid w:val="000A2C5D"/>
    <w:rsid w:val="000F1238"/>
    <w:rsid w:val="00120C3C"/>
    <w:rsid w:val="00134F33"/>
    <w:rsid w:val="00147728"/>
    <w:rsid w:val="001916BD"/>
    <w:rsid w:val="00194F42"/>
    <w:rsid w:val="001A10EB"/>
    <w:rsid w:val="001A7569"/>
    <w:rsid w:val="001D4467"/>
    <w:rsid w:val="001D506B"/>
    <w:rsid w:val="001E6EC5"/>
    <w:rsid w:val="00212F95"/>
    <w:rsid w:val="00233C9C"/>
    <w:rsid w:val="00243078"/>
    <w:rsid w:val="002A00FD"/>
    <w:rsid w:val="002C28D4"/>
    <w:rsid w:val="002E00B0"/>
    <w:rsid w:val="003276F2"/>
    <w:rsid w:val="00334896"/>
    <w:rsid w:val="003656D0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57DC1"/>
    <w:rsid w:val="00575DFC"/>
    <w:rsid w:val="005A42B1"/>
    <w:rsid w:val="005E0A0C"/>
    <w:rsid w:val="006076E7"/>
    <w:rsid w:val="00646C59"/>
    <w:rsid w:val="0065333A"/>
    <w:rsid w:val="00686774"/>
    <w:rsid w:val="00693AAC"/>
    <w:rsid w:val="006A27E6"/>
    <w:rsid w:val="006A48A6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8034F9"/>
    <w:rsid w:val="00810E06"/>
    <w:rsid w:val="00827FE2"/>
    <w:rsid w:val="008401C8"/>
    <w:rsid w:val="008566E8"/>
    <w:rsid w:val="008625EB"/>
    <w:rsid w:val="008676ED"/>
    <w:rsid w:val="00871146"/>
    <w:rsid w:val="008759D3"/>
    <w:rsid w:val="008833F1"/>
    <w:rsid w:val="008A2C94"/>
    <w:rsid w:val="008D0648"/>
    <w:rsid w:val="008E2C83"/>
    <w:rsid w:val="00920460"/>
    <w:rsid w:val="00945E91"/>
    <w:rsid w:val="00955AF1"/>
    <w:rsid w:val="00973682"/>
    <w:rsid w:val="009752B1"/>
    <w:rsid w:val="00983458"/>
    <w:rsid w:val="009E058F"/>
    <w:rsid w:val="00A11433"/>
    <w:rsid w:val="00A120C8"/>
    <w:rsid w:val="00A55CEA"/>
    <w:rsid w:val="00A61B82"/>
    <w:rsid w:val="00A63C5D"/>
    <w:rsid w:val="00A72702"/>
    <w:rsid w:val="00A74E2E"/>
    <w:rsid w:val="00AF1985"/>
    <w:rsid w:val="00B15D59"/>
    <w:rsid w:val="00B439CA"/>
    <w:rsid w:val="00B73B19"/>
    <w:rsid w:val="00BA24EF"/>
    <w:rsid w:val="00C126F0"/>
    <w:rsid w:val="00C86388"/>
    <w:rsid w:val="00C9033A"/>
    <w:rsid w:val="00CA3B62"/>
    <w:rsid w:val="00CE291A"/>
    <w:rsid w:val="00D068DB"/>
    <w:rsid w:val="00D1660E"/>
    <w:rsid w:val="00D548AF"/>
    <w:rsid w:val="00D60939"/>
    <w:rsid w:val="00D648A3"/>
    <w:rsid w:val="00DC56C5"/>
    <w:rsid w:val="00DD285C"/>
    <w:rsid w:val="00E11CCA"/>
    <w:rsid w:val="00E4284A"/>
    <w:rsid w:val="00E56ADD"/>
    <w:rsid w:val="00E86549"/>
    <w:rsid w:val="00EE441E"/>
    <w:rsid w:val="00F012A3"/>
    <w:rsid w:val="00F82FE6"/>
    <w:rsid w:val="00F85CF2"/>
    <w:rsid w:val="00F92795"/>
    <w:rsid w:val="00FA18E0"/>
    <w:rsid w:val="00FB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45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97BA512-4762-48B2-9934-81B79918FD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5</Pages>
  <Words>1633</Words>
  <Characters>8824</Characters>
  <Application>Microsoft Office Word</Application>
  <DocSecurity>0</DocSecurity>
  <Lines>73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10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Vitor Vinicius Gomes da Silva</cp:lastModifiedBy>
  <cp:revision>17</cp:revision>
  <dcterms:created xsi:type="dcterms:W3CDTF">2015-09-01T20:38:00Z</dcterms:created>
  <dcterms:modified xsi:type="dcterms:W3CDTF">2017-09-01T0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